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5B7AE6" w14:textId="3938A277" w:rsidR="007E0A5E" w:rsidRPr="00997B5D" w:rsidRDefault="005054FD" w:rsidP="00F50DE1">
      <w:pPr>
        <w:pStyle w:val="Heading1"/>
        <w:rPr>
          <w:sz w:val="56"/>
        </w:rPr>
      </w:pPr>
      <w:proofErr w:type="spellStart"/>
      <w:r w:rsidRPr="00997B5D">
        <w:rPr>
          <w:sz w:val="56"/>
        </w:rPr>
        <w:t>Make</w:t>
      </w:r>
      <w:proofErr w:type="spellEnd"/>
      <w:r w:rsidRPr="00997B5D">
        <w:rPr>
          <w:sz w:val="56"/>
        </w:rPr>
        <w:t xml:space="preserve"> </w:t>
      </w:r>
      <w:proofErr w:type="spellStart"/>
      <w:r w:rsidRPr="00997B5D">
        <w:rPr>
          <w:sz w:val="56"/>
        </w:rPr>
        <w:t>vs</w:t>
      </w:r>
      <w:proofErr w:type="spellEnd"/>
      <w:r w:rsidRPr="00997B5D">
        <w:rPr>
          <w:sz w:val="56"/>
        </w:rPr>
        <w:t xml:space="preserve"> </w:t>
      </w:r>
      <w:proofErr w:type="spellStart"/>
      <w:r w:rsidRPr="00997B5D">
        <w:rPr>
          <w:sz w:val="56"/>
        </w:rPr>
        <w:t>Buy</w:t>
      </w:r>
      <w:proofErr w:type="spellEnd"/>
      <w:r w:rsidRPr="00997B5D">
        <w:rPr>
          <w:sz w:val="56"/>
        </w:rPr>
        <w:t xml:space="preserve"> </w:t>
      </w:r>
    </w:p>
    <w:p w14:paraId="5D049D39" w14:textId="77777777" w:rsidR="00B65A16" w:rsidRDefault="00B65A16" w:rsidP="00B65A16">
      <w:bookmarkStart w:id="0" w:name="_GoBack"/>
      <w:bookmarkEnd w:id="0"/>
      <w:r>
        <w:t xml:space="preserve">Die 10 wichtigsten Faktoren nach </w:t>
      </w:r>
      <w:r>
        <w:fldChar w:fldCharType="begin" w:fldLock="1"/>
      </w:r>
      <w:r>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1]","plainTextFormattedCitation":"[1]","previouslyFormattedCitation":"[1]"},"properties":{"noteIndex":0},"schema":"https://github.com/citation-style-language/schema/raw/master/csl-citation.json"}</w:instrText>
      </w:r>
      <w:r>
        <w:fldChar w:fldCharType="separate"/>
      </w:r>
      <w:r w:rsidRPr="00864AC8">
        <w:rPr>
          <w:noProof/>
        </w:rPr>
        <w:t>[1]</w:t>
      </w:r>
      <w:r>
        <w:fldChar w:fldCharType="end"/>
      </w:r>
      <w:r>
        <w:t>:</w:t>
      </w:r>
    </w:p>
    <w:p w14:paraId="15107A70" w14:textId="77777777" w:rsidR="00B65A16" w:rsidRDefault="00B65A16" w:rsidP="00B65A16">
      <w:pPr>
        <w:pStyle w:val="ListParagraph"/>
        <w:numPr>
          <w:ilvl w:val="0"/>
          <w:numId w:val="6"/>
        </w:numPr>
      </w:pPr>
      <w:r>
        <w:t>Strategie und Wettbewerbsvorteil</w:t>
      </w:r>
    </w:p>
    <w:p w14:paraId="3435CF4A" w14:textId="77777777" w:rsidR="00B65A16" w:rsidRDefault="00B65A16" w:rsidP="00B65A16">
      <w:pPr>
        <w:pStyle w:val="ListParagraph"/>
        <w:numPr>
          <w:ilvl w:val="0"/>
          <w:numId w:val="6"/>
        </w:numPr>
      </w:pPr>
      <w:r>
        <w:t>Kosten</w:t>
      </w:r>
    </w:p>
    <w:p w14:paraId="0F5E10FE" w14:textId="77777777" w:rsidR="00B65A16" w:rsidRDefault="00B65A16" w:rsidP="00B65A16">
      <w:pPr>
        <w:pStyle w:val="ListParagraph"/>
        <w:numPr>
          <w:ilvl w:val="0"/>
          <w:numId w:val="6"/>
        </w:numPr>
      </w:pPr>
      <w:r>
        <w:t xml:space="preserve">Umfang und Komplexität </w:t>
      </w:r>
    </w:p>
    <w:p w14:paraId="26BEA236" w14:textId="77777777" w:rsidR="00B65A16" w:rsidRDefault="00B65A16" w:rsidP="00B65A16">
      <w:pPr>
        <w:pStyle w:val="ListParagraph"/>
        <w:numPr>
          <w:ilvl w:val="0"/>
          <w:numId w:val="6"/>
        </w:numPr>
      </w:pPr>
      <w:r>
        <w:t>Entsprechung der Anforderungen</w:t>
      </w:r>
    </w:p>
    <w:p w14:paraId="7A61C575" w14:textId="77777777" w:rsidR="00B65A16" w:rsidRDefault="00B65A16" w:rsidP="00B65A16">
      <w:pPr>
        <w:pStyle w:val="ListParagraph"/>
        <w:numPr>
          <w:ilvl w:val="0"/>
          <w:numId w:val="6"/>
        </w:numPr>
      </w:pPr>
      <w:r>
        <w:t>Entwicklungszeit</w:t>
      </w:r>
    </w:p>
    <w:p w14:paraId="13E12386" w14:textId="77777777" w:rsidR="00B65A16" w:rsidRDefault="00B65A16" w:rsidP="00B65A16">
      <w:pPr>
        <w:pStyle w:val="ListParagraph"/>
        <w:numPr>
          <w:ilvl w:val="0"/>
          <w:numId w:val="6"/>
        </w:numPr>
      </w:pPr>
      <w:r>
        <w:t>Erfahrung in IS (Information Systems)</w:t>
      </w:r>
    </w:p>
    <w:p w14:paraId="3F1C95A2" w14:textId="77777777" w:rsidR="00B65A16" w:rsidRDefault="00B65A16" w:rsidP="00B65A16">
      <w:pPr>
        <w:pStyle w:val="ListParagraph"/>
        <w:numPr>
          <w:ilvl w:val="0"/>
          <w:numId w:val="6"/>
        </w:numPr>
      </w:pPr>
      <w:r>
        <w:t>Risiko</w:t>
      </w:r>
    </w:p>
    <w:p w14:paraId="46A54C68" w14:textId="77777777" w:rsidR="00B65A16" w:rsidRDefault="00B65A16" w:rsidP="00B65A16">
      <w:pPr>
        <w:pStyle w:val="ListParagraph"/>
        <w:numPr>
          <w:ilvl w:val="0"/>
          <w:numId w:val="6"/>
        </w:numPr>
      </w:pPr>
      <w:r>
        <w:t>Betriebliche Faktoren bzw. Produktions-Faktoren</w:t>
      </w:r>
    </w:p>
    <w:p w14:paraId="4E71027A" w14:textId="77777777" w:rsidR="00B65A16" w:rsidRDefault="00B65A16" w:rsidP="00B65A16">
      <w:pPr>
        <w:pStyle w:val="ListParagraph"/>
        <w:numPr>
          <w:ilvl w:val="0"/>
          <w:numId w:val="6"/>
        </w:numPr>
      </w:pPr>
      <w:r>
        <w:t>Geistiges Eigentum (Ideen, Patente)</w:t>
      </w:r>
    </w:p>
    <w:p w14:paraId="729AF3F4" w14:textId="4870949C" w:rsidR="00F15FA7" w:rsidRPr="00F2218C" w:rsidRDefault="00B65A16" w:rsidP="00F2218C">
      <w:pPr>
        <w:pStyle w:val="ListParagraph"/>
        <w:numPr>
          <w:ilvl w:val="0"/>
          <w:numId w:val="6"/>
        </w:numPr>
      </w:pPr>
      <w:r>
        <w:t xml:space="preserve"> Altsystem</w:t>
      </w:r>
    </w:p>
    <w:p w14:paraId="251F2190" w14:textId="475C456F" w:rsidR="00486559" w:rsidRDefault="00486559" w:rsidP="00F15FA7">
      <w:pPr>
        <w:tabs>
          <w:tab w:val="left" w:pos="3948"/>
        </w:tabs>
        <w:rPr>
          <w:lang w:val="en-US"/>
        </w:rPr>
      </w:pPr>
    </w:p>
    <w:p w14:paraId="39E081DA" w14:textId="376A218E" w:rsidR="005E0B9A" w:rsidRDefault="00D91EB0" w:rsidP="00F15FA7">
      <w:pPr>
        <w:tabs>
          <w:tab w:val="left" w:pos="3948"/>
        </w:tabs>
        <w:rPr>
          <w:lang w:val="en-US"/>
        </w:rPr>
      </w:pPr>
      <w:r w:rsidRPr="00D91EB0">
        <w:rPr>
          <w:lang w:val="en-US"/>
        </w:rPr>
        <w:t xml:space="preserve">Often, due to the limitation of technological and other resources, developing a software application in-house may be less beneficial. In such circumstances, development firms opt to either buy software or outsource the development. </w:t>
      </w:r>
      <w:r w:rsidR="00BE52D0">
        <w:rPr>
          <w:lang w:val="en-US"/>
        </w:rPr>
        <w:fldChar w:fldCharType="begin" w:fldLock="1"/>
      </w:r>
      <w:r w:rsidR="00881B11">
        <w:rPr>
          <w:lang w:val="en-US"/>
        </w:rPr>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1]","plainTextFormattedCitation":"[1]","previouslyFormattedCitation":"[1]"},"properties":{"noteIndex":0},"schema":"https://github.com/citation-style-language/schema/raw/master/csl-citation.json"}</w:instrText>
      </w:r>
      <w:r w:rsidR="00BE52D0">
        <w:rPr>
          <w:lang w:val="en-US"/>
        </w:rPr>
        <w:fldChar w:fldCharType="separate"/>
      </w:r>
      <w:r w:rsidR="00BE52D0" w:rsidRPr="00BE52D0">
        <w:rPr>
          <w:noProof/>
          <w:lang w:val="en-US"/>
        </w:rPr>
        <w:t>[1]</w:t>
      </w:r>
      <w:r w:rsidR="00BE52D0">
        <w:rPr>
          <w:lang w:val="en-US"/>
        </w:rPr>
        <w:fldChar w:fldCharType="end"/>
      </w:r>
      <w:r w:rsidR="00BF740B">
        <w:rPr>
          <w:lang w:val="en-US"/>
        </w:rPr>
        <w:t xml:space="preserve"> S.1</w:t>
      </w:r>
    </w:p>
    <w:p w14:paraId="1C0478E7" w14:textId="4A5EED86" w:rsidR="001F7CDC" w:rsidRPr="003808DD" w:rsidRDefault="001B48D7" w:rsidP="00AF0189">
      <w:pPr>
        <w:tabs>
          <w:tab w:val="left" w:pos="3948"/>
        </w:tabs>
        <w:rPr>
          <w:lang w:val="en-US"/>
        </w:rPr>
      </w:pPr>
      <w:r>
        <w:rPr>
          <w:lang w:val="en-US"/>
        </w:rPr>
        <w:t>“</w:t>
      </w:r>
      <w:r w:rsidR="00AF0189" w:rsidRPr="00AF0189">
        <w:rPr>
          <w:lang w:val="en-US"/>
        </w:rPr>
        <w:t>in a typical software development environment, where procedures, standards and team structures are followed, developing software is an expensive activity</w:t>
      </w:r>
      <w:r>
        <w:rPr>
          <w:lang w:val="en-US"/>
        </w:rPr>
        <w:t>”</w:t>
      </w:r>
      <w:r w:rsidR="00881B11">
        <w:rPr>
          <w:lang w:val="en-US"/>
        </w:rPr>
        <w:fldChar w:fldCharType="begin" w:fldLock="1"/>
      </w:r>
      <w:r w:rsidR="00881B11">
        <w:rPr>
          <w:lang w:val="en-US"/>
        </w:rPr>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1]","plainTextFormattedCitation":"[1]"},"properties":{"noteIndex":0},"schema":"https://github.com/citation-style-language/schema/raw/master/csl-citation.json"}</w:instrText>
      </w:r>
      <w:r w:rsidR="00881B11">
        <w:rPr>
          <w:lang w:val="en-US"/>
        </w:rPr>
        <w:fldChar w:fldCharType="separate"/>
      </w:r>
      <w:r w:rsidR="00881B11" w:rsidRPr="00881B11">
        <w:rPr>
          <w:noProof/>
          <w:lang w:val="en-US"/>
        </w:rPr>
        <w:t>[1]</w:t>
      </w:r>
      <w:r w:rsidR="00881B11">
        <w:rPr>
          <w:lang w:val="en-US"/>
        </w:rPr>
        <w:fldChar w:fldCharType="end"/>
      </w:r>
      <w:r w:rsidR="00881B11">
        <w:rPr>
          <w:lang w:val="en-US"/>
        </w:rPr>
        <w:t xml:space="preserve"> S.1</w:t>
      </w:r>
    </w:p>
    <w:p w14:paraId="561BF179" w14:textId="4838F3BC" w:rsidR="001F7CDC" w:rsidRDefault="003F334C" w:rsidP="001F1D81">
      <w:pPr>
        <w:tabs>
          <w:tab w:val="left" w:pos="3948"/>
        </w:tabs>
        <w:rPr>
          <w:lang w:val="en-US"/>
        </w:rPr>
      </w:pPr>
      <w:r w:rsidRPr="003F334C">
        <w:rPr>
          <w:lang w:val="en-US"/>
        </w:rPr>
        <w:t>the build versus buy decision is really tough to make, especially when the decision is being taken for the first time</w:t>
      </w:r>
      <w:r w:rsidR="00E333CE">
        <w:rPr>
          <w:lang w:val="en-US"/>
        </w:rPr>
        <w:t xml:space="preserve"> [1] S.1</w:t>
      </w:r>
    </w:p>
    <w:p w14:paraId="4BEB4DF6" w14:textId="2ACEC1C1" w:rsidR="002C4A7C" w:rsidRDefault="00290E40" w:rsidP="00290E40">
      <w:pPr>
        <w:tabs>
          <w:tab w:val="left" w:pos="3948"/>
        </w:tabs>
        <w:rPr>
          <w:lang w:val="en-US"/>
        </w:rPr>
      </w:pPr>
      <w:r w:rsidRPr="00290E40">
        <w:rPr>
          <w:lang w:val="en-US"/>
        </w:rPr>
        <w:t>The in-house software development has certain advantages</w:t>
      </w:r>
      <w:r w:rsidR="00EE3D5A">
        <w:rPr>
          <w:lang w:val="en-US"/>
        </w:rPr>
        <w:t xml:space="preserve"> </w:t>
      </w:r>
      <w:r w:rsidRPr="00290E40">
        <w:rPr>
          <w:lang w:val="en-US"/>
        </w:rPr>
        <w:t>and disadvantages</w:t>
      </w:r>
      <w:r w:rsidR="00465B32">
        <w:rPr>
          <w:lang w:val="en-US"/>
        </w:rPr>
        <w:t xml:space="preserve">. </w:t>
      </w:r>
      <w:r w:rsidRPr="00290E40">
        <w:rPr>
          <w:lang w:val="en-US"/>
        </w:rPr>
        <w:t>One of</w:t>
      </w:r>
      <w:r w:rsidR="008B7CA4">
        <w:rPr>
          <w:lang w:val="en-US"/>
        </w:rPr>
        <w:t xml:space="preserve"> </w:t>
      </w:r>
      <w:r w:rsidRPr="00290E40">
        <w:rPr>
          <w:lang w:val="en-US"/>
        </w:rPr>
        <w:t>the advantages is the complete control over the application code and development schedule. On the other hand, the cons of the in-house development include: constant staff engagement, lower functionality, and</w:t>
      </w:r>
      <w:r w:rsidR="007B5C46">
        <w:rPr>
          <w:lang w:val="en-US"/>
        </w:rPr>
        <w:t xml:space="preserve"> </w:t>
      </w:r>
      <w:r w:rsidR="007B5C46" w:rsidRPr="007B5C46">
        <w:rPr>
          <w:lang w:val="en-US"/>
        </w:rPr>
        <w:t>updates are hard to make as a complete iteration of development is required for this purpose which causes expensive time</w:t>
      </w:r>
      <w:r w:rsidR="00E4592A">
        <w:rPr>
          <w:lang w:val="en-US"/>
        </w:rPr>
        <w:t>.</w:t>
      </w:r>
      <w:r w:rsidR="00F94BA6">
        <w:rPr>
          <w:lang w:val="en-US"/>
        </w:rPr>
        <w:t xml:space="preserve"> [1] S</w:t>
      </w:r>
      <w:r w:rsidR="00E67F19">
        <w:rPr>
          <w:lang w:val="en-US"/>
        </w:rPr>
        <w:t>. 1-2</w:t>
      </w:r>
    </w:p>
    <w:p w14:paraId="1A434C27" w14:textId="1775097E" w:rsidR="004A3DAB" w:rsidRPr="004A3DAB" w:rsidRDefault="004A3DAB" w:rsidP="004A3DAB">
      <w:pPr>
        <w:tabs>
          <w:tab w:val="left" w:pos="3948"/>
        </w:tabs>
        <w:rPr>
          <w:lang w:val="en-US"/>
        </w:rPr>
      </w:pPr>
      <w:r w:rsidRPr="004A3DAB">
        <w:rPr>
          <w:lang w:val="en-US"/>
        </w:rPr>
        <w:t>a software application may be</w:t>
      </w:r>
      <w:r w:rsidR="00581FBF">
        <w:rPr>
          <w:lang w:val="en-US"/>
        </w:rPr>
        <w:t xml:space="preserve"> </w:t>
      </w:r>
      <w:r w:rsidRPr="004A3DAB">
        <w:rPr>
          <w:lang w:val="en-US"/>
        </w:rPr>
        <w:t xml:space="preserve">bought from a vendor when the use of software is critical, the problem is common, the application of software is organization-wide, and a sound software development department is not available. Buying software from a vendor, however, has its own advantages and disadvantages. The pros of buying software </w:t>
      </w:r>
      <w:r w:rsidRPr="004A3DAB">
        <w:rPr>
          <w:lang w:val="en-US"/>
        </w:rPr>
        <w:lastRenderedPageBreak/>
        <w:t xml:space="preserve">from a vendor include the ready- made solution, flexible software, support and training, and enhanced functionality through customer’s feedback. The cons of buying software from a vendor include: the functionality determination by the vendor, vendor’s right on code, and dependency on the vendor for the support of issues and </w:t>
      </w:r>
      <w:proofErr w:type="gramStart"/>
      <w:r w:rsidRPr="004A3DAB">
        <w:rPr>
          <w:lang w:val="en-US"/>
        </w:rPr>
        <w:t>updates.</w:t>
      </w:r>
      <w:r w:rsidR="00114AC4">
        <w:rPr>
          <w:lang w:val="en-US"/>
        </w:rPr>
        <w:t>[</w:t>
      </w:r>
      <w:proofErr w:type="gramEnd"/>
      <w:r w:rsidR="00114AC4">
        <w:rPr>
          <w:lang w:val="en-US"/>
        </w:rPr>
        <w:t>1] S.2</w:t>
      </w:r>
    </w:p>
    <w:p w14:paraId="31511879" w14:textId="422933AF" w:rsidR="00304085" w:rsidRPr="00A348CA" w:rsidRDefault="00E43EFF" w:rsidP="00A348CA">
      <w:pPr>
        <w:pBdr>
          <w:bottom w:val="single" w:sz="6" w:space="1" w:color="auto"/>
        </w:pBdr>
        <w:tabs>
          <w:tab w:val="left" w:pos="3948"/>
        </w:tabs>
        <w:rPr>
          <w:lang w:val="en-US"/>
        </w:rPr>
      </w:pPr>
      <w:r w:rsidRPr="00E43EFF">
        <w:rPr>
          <w:lang w:val="en-US"/>
        </w:rPr>
        <w:t>It is, however, evident that the build versus buy decision</w:t>
      </w:r>
      <w:r w:rsidR="00295E03">
        <w:rPr>
          <w:lang w:val="en-US"/>
        </w:rPr>
        <w:t xml:space="preserve"> </w:t>
      </w:r>
      <w:r w:rsidRPr="00E43EFF">
        <w:rPr>
          <w:lang w:val="en-US"/>
        </w:rPr>
        <w:t xml:space="preserve">is not a straight decision and requires ample consideration of facts, parameters, the economic situation, and the realization of the organizational strengths and weaknesses </w:t>
      </w:r>
      <w:r w:rsidR="00DB0C59">
        <w:rPr>
          <w:lang w:val="en-US"/>
        </w:rPr>
        <w:t>[1] S.2</w:t>
      </w:r>
    </w:p>
    <w:p w14:paraId="466810FD" w14:textId="77777777" w:rsidR="00056982" w:rsidRPr="00A07067" w:rsidRDefault="00056982" w:rsidP="00E43EFF">
      <w:pPr>
        <w:tabs>
          <w:tab w:val="left" w:pos="3948"/>
        </w:tabs>
        <w:rPr>
          <w:lang w:val="en-US"/>
        </w:rPr>
      </w:pPr>
    </w:p>
    <w:p w14:paraId="441F18BB" w14:textId="77777777" w:rsidR="00EF556C" w:rsidRPr="00A07067" w:rsidRDefault="00EF556C" w:rsidP="00E43EFF">
      <w:pPr>
        <w:tabs>
          <w:tab w:val="left" w:pos="3948"/>
        </w:tabs>
        <w:rPr>
          <w:lang w:val="en-US"/>
        </w:rPr>
      </w:pPr>
    </w:p>
    <w:p w14:paraId="1D0FAED1" w14:textId="7DB2388D" w:rsidR="001F7CDC" w:rsidRPr="00A07067" w:rsidRDefault="001F7CDC" w:rsidP="001F1D81">
      <w:pPr>
        <w:tabs>
          <w:tab w:val="left" w:pos="3948"/>
        </w:tabs>
        <w:rPr>
          <w:lang w:val="en-US"/>
        </w:rPr>
      </w:pPr>
    </w:p>
    <w:p w14:paraId="39307501" w14:textId="130583E7" w:rsidR="001F7CDC" w:rsidRPr="00A07067" w:rsidRDefault="001F7CDC" w:rsidP="001F1D81">
      <w:pPr>
        <w:tabs>
          <w:tab w:val="left" w:pos="3948"/>
        </w:tabs>
        <w:rPr>
          <w:lang w:val="en-US"/>
        </w:rPr>
      </w:pPr>
    </w:p>
    <w:p w14:paraId="55A1F4E8" w14:textId="413D46C4" w:rsidR="001F7CDC" w:rsidRPr="00A07067" w:rsidRDefault="001F7CDC" w:rsidP="001F1D81">
      <w:pPr>
        <w:tabs>
          <w:tab w:val="left" w:pos="3948"/>
        </w:tabs>
        <w:rPr>
          <w:lang w:val="en-US"/>
        </w:rPr>
      </w:pPr>
    </w:p>
    <w:p w14:paraId="66D0A8EA" w14:textId="6DECFF6F" w:rsidR="001F7CDC" w:rsidRPr="00A07067" w:rsidRDefault="001F7CDC" w:rsidP="001F1D81">
      <w:pPr>
        <w:tabs>
          <w:tab w:val="left" w:pos="3948"/>
        </w:tabs>
        <w:rPr>
          <w:lang w:val="en-US"/>
        </w:rPr>
      </w:pPr>
    </w:p>
    <w:p w14:paraId="38102AC7" w14:textId="5F45EC08" w:rsidR="001F7CDC" w:rsidRPr="00A07067" w:rsidRDefault="001F7CDC" w:rsidP="001F1D81">
      <w:pPr>
        <w:tabs>
          <w:tab w:val="left" w:pos="3948"/>
        </w:tabs>
        <w:rPr>
          <w:lang w:val="en-US"/>
        </w:rPr>
      </w:pPr>
    </w:p>
    <w:p w14:paraId="187CE3A6" w14:textId="0A360AA2" w:rsidR="001F7CDC" w:rsidRPr="00A07067" w:rsidRDefault="001F7CDC" w:rsidP="001F1D81">
      <w:pPr>
        <w:tabs>
          <w:tab w:val="left" w:pos="3948"/>
        </w:tabs>
        <w:rPr>
          <w:lang w:val="en-US"/>
        </w:rPr>
      </w:pPr>
    </w:p>
    <w:p w14:paraId="5642AC96" w14:textId="56E3D81F" w:rsidR="001F7CDC" w:rsidRPr="00A07067" w:rsidRDefault="001F7CDC" w:rsidP="001F1D81">
      <w:pPr>
        <w:tabs>
          <w:tab w:val="left" w:pos="3948"/>
        </w:tabs>
        <w:rPr>
          <w:lang w:val="en-US"/>
        </w:rPr>
      </w:pPr>
    </w:p>
    <w:p w14:paraId="7DE71119" w14:textId="2487E53E" w:rsidR="001F7CDC" w:rsidRPr="00A07067" w:rsidRDefault="001F7CDC" w:rsidP="001F1D81">
      <w:pPr>
        <w:tabs>
          <w:tab w:val="left" w:pos="3948"/>
        </w:tabs>
        <w:rPr>
          <w:lang w:val="en-US"/>
        </w:rPr>
      </w:pPr>
    </w:p>
    <w:p w14:paraId="0C724A6D" w14:textId="179DF557" w:rsidR="001F7CDC" w:rsidRPr="00A07067" w:rsidRDefault="001F7CDC" w:rsidP="001F1D81">
      <w:pPr>
        <w:tabs>
          <w:tab w:val="left" w:pos="3948"/>
        </w:tabs>
        <w:rPr>
          <w:lang w:val="en-US"/>
        </w:rPr>
      </w:pPr>
    </w:p>
    <w:p w14:paraId="21D9D7DC" w14:textId="3D3AD0D0" w:rsidR="001F7CDC" w:rsidRPr="00A07067" w:rsidRDefault="001F7CDC" w:rsidP="001F1D81">
      <w:pPr>
        <w:tabs>
          <w:tab w:val="left" w:pos="3948"/>
        </w:tabs>
        <w:rPr>
          <w:lang w:val="en-US"/>
        </w:rPr>
      </w:pPr>
    </w:p>
    <w:p w14:paraId="75E19EFF" w14:textId="455B847B" w:rsidR="003E6646" w:rsidRDefault="003E6646" w:rsidP="003E6646">
      <w:pPr>
        <w:tabs>
          <w:tab w:val="left" w:pos="1368"/>
        </w:tabs>
        <w:rPr>
          <w:lang w:val="en-US"/>
        </w:rPr>
      </w:pPr>
    </w:p>
    <w:p w14:paraId="62F63973" w14:textId="1B06D7A8" w:rsidR="002063E0" w:rsidRDefault="002063E0" w:rsidP="003E6646">
      <w:pPr>
        <w:tabs>
          <w:tab w:val="left" w:pos="1368"/>
        </w:tabs>
        <w:rPr>
          <w:lang w:val="en-US"/>
        </w:rPr>
      </w:pPr>
    </w:p>
    <w:p w14:paraId="708C0A91" w14:textId="477E41E7" w:rsidR="002063E0" w:rsidRDefault="002063E0" w:rsidP="003E6646">
      <w:pPr>
        <w:tabs>
          <w:tab w:val="left" w:pos="1368"/>
        </w:tabs>
        <w:rPr>
          <w:lang w:val="en-US"/>
        </w:rPr>
      </w:pPr>
    </w:p>
    <w:p w14:paraId="51B3240B" w14:textId="464F5F9C" w:rsidR="002063E0" w:rsidRPr="00A07067" w:rsidRDefault="002063E0" w:rsidP="00B028FE">
      <w:pPr>
        <w:pStyle w:val="Heading2"/>
        <w:rPr>
          <w:lang w:val="en-US"/>
        </w:rPr>
      </w:pPr>
      <w:proofErr w:type="spellStart"/>
      <w:r>
        <w:rPr>
          <w:lang w:val="en-US"/>
        </w:rPr>
        <w:t>Quellen</w:t>
      </w:r>
      <w:proofErr w:type="spellEnd"/>
    </w:p>
    <w:p w14:paraId="3A0E23FA" w14:textId="0E2F2AAE" w:rsidR="00881B11" w:rsidRPr="00A07067" w:rsidRDefault="00136137" w:rsidP="00881B11">
      <w:pPr>
        <w:widowControl w:val="0"/>
        <w:autoSpaceDE w:val="0"/>
        <w:autoSpaceDN w:val="0"/>
        <w:adjustRightInd w:val="0"/>
        <w:ind w:left="640" w:hanging="640"/>
        <w:rPr>
          <w:rFonts w:cs="Arial"/>
          <w:noProof/>
          <w:szCs w:val="24"/>
          <w:lang w:val="en-US"/>
        </w:rPr>
      </w:pPr>
      <w:r>
        <w:fldChar w:fldCharType="begin" w:fldLock="1"/>
      </w:r>
      <w:r w:rsidRPr="005E366F">
        <w:rPr>
          <w:lang w:val="en-US"/>
        </w:rPr>
        <w:instrText xml:space="preserve">ADDIN Mendeley Bibliography CSL_BIBLIOGRAPHY </w:instrText>
      </w:r>
      <w:r>
        <w:fldChar w:fldCharType="separate"/>
      </w:r>
      <w:r w:rsidR="00881B11" w:rsidRPr="00A07067">
        <w:rPr>
          <w:rFonts w:cs="Arial"/>
          <w:noProof/>
          <w:szCs w:val="24"/>
          <w:lang w:val="en-US"/>
        </w:rPr>
        <w:t>[1]</w:t>
      </w:r>
      <w:r w:rsidR="00881B11" w:rsidRPr="00A07067">
        <w:rPr>
          <w:rFonts w:cs="Arial"/>
          <w:noProof/>
          <w:szCs w:val="24"/>
          <w:lang w:val="en-US"/>
        </w:rPr>
        <w:tab/>
        <w:t xml:space="preserve">B. Shahzad, A. M. Abdullatif, N. Ikram, and A. Mashkoor, “Build Software or Buy: A Study on Developing Large Scale Software,” </w:t>
      </w:r>
      <w:r w:rsidR="00881B11" w:rsidRPr="00A07067">
        <w:rPr>
          <w:rFonts w:cs="Arial"/>
          <w:i/>
          <w:iCs/>
          <w:noProof/>
          <w:szCs w:val="24"/>
          <w:lang w:val="en-US"/>
        </w:rPr>
        <w:t>IEEE Access</w:t>
      </w:r>
      <w:r w:rsidR="00881B11" w:rsidRPr="00A07067">
        <w:rPr>
          <w:rFonts w:cs="Arial"/>
          <w:noProof/>
          <w:szCs w:val="24"/>
          <w:lang w:val="en-US"/>
        </w:rPr>
        <w:t>, vol. 5, pp. 24262–24274, 2017.</w:t>
      </w:r>
    </w:p>
    <w:p w14:paraId="4B86FC1F" w14:textId="77777777" w:rsidR="00881B11" w:rsidRPr="00A07067" w:rsidRDefault="00881B11" w:rsidP="00881B11">
      <w:pPr>
        <w:widowControl w:val="0"/>
        <w:autoSpaceDE w:val="0"/>
        <w:autoSpaceDN w:val="0"/>
        <w:adjustRightInd w:val="0"/>
        <w:ind w:left="640" w:hanging="640"/>
        <w:rPr>
          <w:rFonts w:cs="Arial"/>
          <w:noProof/>
          <w:szCs w:val="24"/>
          <w:lang w:val="en-US"/>
        </w:rPr>
      </w:pPr>
      <w:r w:rsidRPr="00A07067">
        <w:rPr>
          <w:rFonts w:cs="Arial"/>
          <w:noProof/>
          <w:szCs w:val="24"/>
          <w:lang w:val="en-US"/>
        </w:rPr>
        <w:t>[2]</w:t>
      </w:r>
      <w:r w:rsidRPr="00A07067">
        <w:rPr>
          <w:rFonts w:cs="Arial"/>
          <w:noProof/>
          <w:szCs w:val="24"/>
          <w:lang w:val="en-US"/>
        </w:rPr>
        <w:tab/>
        <w:t xml:space="preserve">P. Chatzipetrou, E. Alégroth, E. Papatheocharous, M. Borg, T. Gorschek, and K. </w:t>
      </w:r>
      <w:r w:rsidRPr="00A07067">
        <w:rPr>
          <w:rFonts w:cs="Arial"/>
          <w:noProof/>
          <w:szCs w:val="24"/>
          <w:lang w:val="en-US"/>
        </w:rPr>
        <w:lastRenderedPageBreak/>
        <w:t>Wnuk, “Component selection in Software Engineering - Which attributes are the most important in the decision process ?,” 2018.</w:t>
      </w:r>
    </w:p>
    <w:p w14:paraId="148303FC" w14:textId="77777777" w:rsidR="00881B11" w:rsidRPr="00A07067" w:rsidRDefault="00881B11" w:rsidP="00881B11">
      <w:pPr>
        <w:widowControl w:val="0"/>
        <w:autoSpaceDE w:val="0"/>
        <w:autoSpaceDN w:val="0"/>
        <w:adjustRightInd w:val="0"/>
        <w:ind w:left="640" w:hanging="640"/>
        <w:rPr>
          <w:rFonts w:cs="Arial"/>
          <w:noProof/>
          <w:lang w:val="en-US"/>
        </w:rPr>
      </w:pPr>
      <w:r w:rsidRPr="00A07067">
        <w:rPr>
          <w:rFonts w:cs="Arial"/>
          <w:noProof/>
          <w:szCs w:val="24"/>
          <w:lang w:val="en-US"/>
        </w:rPr>
        <w:t>[3]</w:t>
      </w:r>
      <w:r w:rsidRPr="00A07067">
        <w:rPr>
          <w:rFonts w:cs="Arial"/>
          <w:noProof/>
          <w:szCs w:val="24"/>
          <w:lang w:val="en-US"/>
        </w:rPr>
        <w:tab/>
        <w:t>C. Miller, “Outsourcing Strategies in Software Engineering,” 2018.</w:t>
      </w:r>
    </w:p>
    <w:p w14:paraId="152CDD2C" w14:textId="727BBF56" w:rsidR="003E6646" w:rsidRPr="003E6646" w:rsidRDefault="00136137" w:rsidP="003E6646">
      <w:pPr>
        <w:tabs>
          <w:tab w:val="left" w:pos="1368"/>
        </w:tabs>
      </w:pPr>
      <w:r>
        <w:fldChar w:fldCharType="end"/>
      </w:r>
    </w:p>
    <w:sectPr w:rsidR="003E6646" w:rsidRPr="003E664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233E9"/>
    <w:multiLevelType w:val="hybridMultilevel"/>
    <w:tmpl w:val="92EE50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8BB7D54"/>
    <w:multiLevelType w:val="hybridMultilevel"/>
    <w:tmpl w:val="963AB77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AE15D3"/>
    <w:multiLevelType w:val="hybridMultilevel"/>
    <w:tmpl w:val="D3FAB8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90444E2"/>
    <w:multiLevelType w:val="hybridMultilevel"/>
    <w:tmpl w:val="D3FAB8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4D64401"/>
    <w:multiLevelType w:val="hybridMultilevel"/>
    <w:tmpl w:val="67D2705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A4D1E71"/>
    <w:multiLevelType w:val="hybridMultilevel"/>
    <w:tmpl w:val="92EE501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CC07EB5"/>
    <w:multiLevelType w:val="hybridMultilevel"/>
    <w:tmpl w:val="4340701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1"/>
  </w:num>
  <w:num w:numId="5">
    <w:abstractNumId w:val="4"/>
  </w:num>
  <w:num w:numId="6">
    <w:abstractNumId w:val="3"/>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079E"/>
    <w:rsid w:val="00003696"/>
    <w:rsid w:val="00006F05"/>
    <w:rsid w:val="00010601"/>
    <w:rsid w:val="0001105A"/>
    <w:rsid w:val="000260A1"/>
    <w:rsid w:val="000465EF"/>
    <w:rsid w:val="00056982"/>
    <w:rsid w:val="0006350D"/>
    <w:rsid w:val="00067490"/>
    <w:rsid w:val="000810C3"/>
    <w:rsid w:val="00083A00"/>
    <w:rsid w:val="000968E3"/>
    <w:rsid w:val="00097036"/>
    <w:rsid w:val="000976DE"/>
    <w:rsid w:val="000B79F9"/>
    <w:rsid w:val="000F5DA2"/>
    <w:rsid w:val="00114AC4"/>
    <w:rsid w:val="00136137"/>
    <w:rsid w:val="001473A7"/>
    <w:rsid w:val="00154217"/>
    <w:rsid w:val="00164298"/>
    <w:rsid w:val="00165402"/>
    <w:rsid w:val="00177808"/>
    <w:rsid w:val="001871DC"/>
    <w:rsid w:val="00196F1C"/>
    <w:rsid w:val="001A1284"/>
    <w:rsid w:val="001B4402"/>
    <w:rsid w:val="001B48D7"/>
    <w:rsid w:val="001B4E1D"/>
    <w:rsid w:val="001C3E27"/>
    <w:rsid w:val="001D37A9"/>
    <w:rsid w:val="001F1D81"/>
    <w:rsid w:val="001F7CDC"/>
    <w:rsid w:val="002063E0"/>
    <w:rsid w:val="00212A54"/>
    <w:rsid w:val="0021393A"/>
    <w:rsid w:val="00243D3A"/>
    <w:rsid w:val="00247DDE"/>
    <w:rsid w:val="00251172"/>
    <w:rsid w:val="00253F9B"/>
    <w:rsid w:val="00255E30"/>
    <w:rsid w:val="002573D2"/>
    <w:rsid w:val="002731E8"/>
    <w:rsid w:val="00283F71"/>
    <w:rsid w:val="00290941"/>
    <w:rsid w:val="00290E40"/>
    <w:rsid w:val="00295E03"/>
    <w:rsid w:val="00297AA4"/>
    <w:rsid w:val="002A03BE"/>
    <w:rsid w:val="002A651B"/>
    <w:rsid w:val="002C292F"/>
    <w:rsid w:val="002C4A7C"/>
    <w:rsid w:val="002C6F2F"/>
    <w:rsid w:val="002E15E5"/>
    <w:rsid w:val="002F4286"/>
    <w:rsid w:val="003028ED"/>
    <w:rsid w:val="00304085"/>
    <w:rsid w:val="00322F04"/>
    <w:rsid w:val="0033148A"/>
    <w:rsid w:val="0033252C"/>
    <w:rsid w:val="00334D6E"/>
    <w:rsid w:val="00335C0E"/>
    <w:rsid w:val="00341D75"/>
    <w:rsid w:val="003808DD"/>
    <w:rsid w:val="00384201"/>
    <w:rsid w:val="0039454F"/>
    <w:rsid w:val="003B00F2"/>
    <w:rsid w:val="003C3A3B"/>
    <w:rsid w:val="003C54E6"/>
    <w:rsid w:val="003D2FA1"/>
    <w:rsid w:val="003D5EFA"/>
    <w:rsid w:val="003E6646"/>
    <w:rsid w:val="003F334C"/>
    <w:rsid w:val="003F40FC"/>
    <w:rsid w:val="00400837"/>
    <w:rsid w:val="004028B6"/>
    <w:rsid w:val="00410780"/>
    <w:rsid w:val="00412C5D"/>
    <w:rsid w:val="00415BE9"/>
    <w:rsid w:val="00415DE4"/>
    <w:rsid w:val="00423E5D"/>
    <w:rsid w:val="00427270"/>
    <w:rsid w:val="00433777"/>
    <w:rsid w:val="00453082"/>
    <w:rsid w:val="004561CA"/>
    <w:rsid w:val="004563C9"/>
    <w:rsid w:val="00456A00"/>
    <w:rsid w:val="0046130B"/>
    <w:rsid w:val="00463A52"/>
    <w:rsid w:val="00465B32"/>
    <w:rsid w:val="00475F89"/>
    <w:rsid w:val="00483476"/>
    <w:rsid w:val="00486559"/>
    <w:rsid w:val="00493DE1"/>
    <w:rsid w:val="00494CE5"/>
    <w:rsid w:val="004973D4"/>
    <w:rsid w:val="004977E4"/>
    <w:rsid w:val="004A3DAB"/>
    <w:rsid w:val="004A4301"/>
    <w:rsid w:val="004A6967"/>
    <w:rsid w:val="004A724B"/>
    <w:rsid w:val="004C524B"/>
    <w:rsid w:val="004D618C"/>
    <w:rsid w:val="004E1A20"/>
    <w:rsid w:val="004E6DEA"/>
    <w:rsid w:val="004F257E"/>
    <w:rsid w:val="004F651F"/>
    <w:rsid w:val="004F69B9"/>
    <w:rsid w:val="005054FD"/>
    <w:rsid w:val="00505D56"/>
    <w:rsid w:val="005201FF"/>
    <w:rsid w:val="005448BA"/>
    <w:rsid w:val="00560BB7"/>
    <w:rsid w:val="00563325"/>
    <w:rsid w:val="00581FBF"/>
    <w:rsid w:val="005B01DB"/>
    <w:rsid w:val="005B3312"/>
    <w:rsid w:val="005C06AC"/>
    <w:rsid w:val="005C173C"/>
    <w:rsid w:val="005C3357"/>
    <w:rsid w:val="005C4444"/>
    <w:rsid w:val="005C45F4"/>
    <w:rsid w:val="005C7553"/>
    <w:rsid w:val="005D7D6B"/>
    <w:rsid w:val="005E0B9A"/>
    <w:rsid w:val="005E366F"/>
    <w:rsid w:val="005E4BCC"/>
    <w:rsid w:val="005F2405"/>
    <w:rsid w:val="005F6B1B"/>
    <w:rsid w:val="00610EE9"/>
    <w:rsid w:val="0062403F"/>
    <w:rsid w:val="006305CA"/>
    <w:rsid w:val="00641D8F"/>
    <w:rsid w:val="00652AEB"/>
    <w:rsid w:val="0065660D"/>
    <w:rsid w:val="006667AB"/>
    <w:rsid w:val="006668E6"/>
    <w:rsid w:val="00667083"/>
    <w:rsid w:val="00685FF9"/>
    <w:rsid w:val="006925B5"/>
    <w:rsid w:val="006B00E0"/>
    <w:rsid w:val="006C700D"/>
    <w:rsid w:val="006D2205"/>
    <w:rsid w:val="006E0AA6"/>
    <w:rsid w:val="006E37BB"/>
    <w:rsid w:val="00710906"/>
    <w:rsid w:val="00711DFD"/>
    <w:rsid w:val="00717CFD"/>
    <w:rsid w:val="00722B9E"/>
    <w:rsid w:val="00742324"/>
    <w:rsid w:val="0076424F"/>
    <w:rsid w:val="00785ACA"/>
    <w:rsid w:val="00797D52"/>
    <w:rsid w:val="007A4D5F"/>
    <w:rsid w:val="007B5C46"/>
    <w:rsid w:val="007B7D99"/>
    <w:rsid w:val="007C45E3"/>
    <w:rsid w:val="007C4C6E"/>
    <w:rsid w:val="007D0A1B"/>
    <w:rsid w:val="007E0446"/>
    <w:rsid w:val="007E0A5E"/>
    <w:rsid w:val="007E3EBE"/>
    <w:rsid w:val="007E48ED"/>
    <w:rsid w:val="007F212F"/>
    <w:rsid w:val="008258A6"/>
    <w:rsid w:val="00830A6B"/>
    <w:rsid w:val="0083361B"/>
    <w:rsid w:val="00837DB8"/>
    <w:rsid w:val="008405E0"/>
    <w:rsid w:val="008467EF"/>
    <w:rsid w:val="008534AA"/>
    <w:rsid w:val="00864AC8"/>
    <w:rsid w:val="00875855"/>
    <w:rsid w:val="008759A0"/>
    <w:rsid w:val="00881B11"/>
    <w:rsid w:val="00882061"/>
    <w:rsid w:val="00895236"/>
    <w:rsid w:val="008A56F0"/>
    <w:rsid w:val="008B1A03"/>
    <w:rsid w:val="008B5F98"/>
    <w:rsid w:val="008B7CA4"/>
    <w:rsid w:val="008E7FB2"/>
    <w:rsid w:val="008F2B39"/>
    <w:rsid w:val="008F5DD7"/>
    <w:rsid w:val="00902F0C"/>
    <w:rsid w:val="00903669"/>
    <w:rsid w:val="00910C26"/>
    <w:rsid w:val="00936397"/>
    <w:rsid w:val="009646AE"/>
    <w:rsid w:val="00965594"/>
    <w:rsid w:val="00967364"/>
    <w:rsid w:val="00967A71"/>
    <w:rsid w:val="00997B5D"/>
    <w:rsid w:val="009A2D9F"/>
    <w:rsid w:val="009B0CCF"/>
    <w:rsid w:val="009B77C9"/>
    <w:rsid w:val="009D5E28"/>
    <w:rsid w:val="009E2E10"/>
    <w:rsid w:val="009F54C1"/>
    <w:rsid w:val="00A02B1C"/>
    <w:rsid w:val="00A07067"/>
    <w:rsid w:val="00A07937"/>
    <w:rsid w:val="00A12385"/>
    <w:rsid w:val="00A30BFA"/>
    <w:rsid w:val="00A348CA"/>
    <w:rsid w:val="00A475A0"/>
    <w:rsid w:val="00A574BC"/>
    <w:rsid w:val="00A74124"/>
    <w:rsid w:val="00A914A4"/>
    <w:rsid w:val="00A97630"/>
    <w:rsid w:val="00AC491A"/>
    <w:rsid w:val="00AD0E02"/>
    <w:rsid w:val="00AE1F91"/>
    <w:rsid w:val="00AF0189"/>
    <w:rsid w:val="00B028FE"/>
    <w:rsid w:val="00B10AF4"/>
    <w:rsid w:val="00B241C0"/>
    <w:rsid w:val="00B26DCD"/>
    <w:rsid w:val="00B346E1"/>
    <w:rsid w:val="00B37311"/>
    <w:rsid w:val="00B5223D"/>
    <w:rsid w:val="00B64674"/>
    <w:rsid w:val="00B65A16"/>
    <w:rsid w:val="00B7168E"/>
    <w:rsid w:val="00B9410B"/>
    <w:rsid w:val="00B95662"/>
    <w:rsid w:val="00B967EB"/>
    <w:rsid w:val="00B96EA3"/>
    <w:rsid w:val="00BC109C"/>
    <w:rsid w:val="00BC6CBC"/>
    <w:rsid w:val="00BE2D29"/>
    <w:rsid w:val="00BE510B"/>
    <w:rsid w:val="00BE52D0"/>
    <w:rsid w:val="00BF0606"/>
    <w:rsid w:val="00BF20F5"/>
    <w:rsid w:val="00BF29ED"/>
    <w:rsid w:val="00BF447A"/>
    <w:rsid w:val="00BF5D52"/>
    <w:rsid w:val="00BF740B"/>
    <w:rsid w:val="00C00A0F"/>
    <w:rsid w:val="00C21F72"/>
    <w:rsid w:val="00C27714"/>
    <w:rsid w:val="00C47684"/>
    <w:rsid w:val="00C56F69"/>
    <w:rsid w:val="00C612CD"/>
    <w:rsid w:val="00C70852"/>
    <w:rsid w:val="00C74A2A"/>
    <w:rsid w:val="00C80CBB"/>
    <w:rsid w:val="00C93670"/>
    <w:rsid w:val="00CA76E8"/>
    <w:rsid w:val="00CB7F76"/>
    <w:rsid w:val="00CD2417"/>
    <w:rsid w:val="00CE6FA5"/>
    <w:rsid w:val="00D2333B"/>
    <w:rsid w:val="00D5103B"/>
    <w:rsid w:val="00D52224"/>
    <w:rsid w:val="00D70BCB"/>
    <w:rsid w:val="00D72BEF"/>
    <w:rsid w:val="00D86038"/>
    <w:rsid w:val="00D90FDD"/>
    <w:rsid w:val="00D91EB0"/>
    <w:rsid w:val="00DA17A8"/>
    <w:rsid w:val="00DA49DA"/>
    <w:rsid w:val="00DA6168"/>
    <w:rsid w:val="00DB0497"/>
    <w:rsid w:val="00DB0C59"/>
    <w:rsid w:val="00E07E0B"/>
    <w:rsid w:val="00E24770"/>
    <w:rsid w:val="00E3079E"/>
    <w:rsid w:val="00E333CE"/>
    <w:rsid w:val="00E43EFF"/>
    <w:rsid w:val="00E45895"/>
    <w:rsid w:val="00E4592A"/>
    <w:rsid w:val="00E4700A"/>
    <w:rsid w:val="00E60CE5"/>
    <w:rsid w:val="00E67F19"/>
    <w:rsid w:val="00E77892"/>
    <w:rsid w:val="00E82414"/>
    <w:rsid w:val="00E82735"/>
    <w:rsid w:val="00EA158C"/>
    <w:rsid w:val="00EB308D"/>
    <w:rsid w:val="00EB7648"/>
    <w:rsid w:val="00EE3D5A"/>
    <w:rsid w:val="00EE4FBA"/>
    <w:rsid w:val="00EF2AE3"/>
    <w:rsid w:val="00EF556C"/>
    <w:rsid w:val="00EF5B52"/>
    <w:rsid w:val="00F0704E"/>
    <w:rsid w:val="00F15FA7"/>
    <w:rsid w:val="00F20581"/>
    <w:rsid w:val="00F2218C"/>
    <w:rsid w:val="00F33F64"/>
    <w:rsid w:val="00F50DE1"/>
    <w:rsid w:val="00F5513A"/>
    <w:rsid w:val="00F836D9"/>
    <w:rsid w:val="00F90C17"/>
    <w:rsid w:val="00F94BA6"/>
    <w:rsid w:val="00FB06BC"/>
    <w:rsid w:val="00FC3AAD"/>
    <w:rsid w:val="00FD3C96"/>
    <w:rsid w:val="00FD45C6"/>
    <w:rsid w:val="00FF328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73B08"/>
  <w15:chartTrackingRefBased/>
  <w15:docId w15:val="{8AC4E215-5AF8-4D12-8CAF-A3D5E124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4"/>
        <w:szCs w:val="22"/>
        <w:lang w:val="de-DE"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54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E4FB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37BB"/>
    <w:pPr>
      <w:ind w:left="720"/>
      <w:contextualSpacing/>
    </w:pPr>
  </w:style>
  <w:style w:type="character" w:customStyle="1" w:styleId="Heading1Char">
    <w:name w:val="Heading 1 Char"/>
    <w:basedOn w:val="DefaultParagraphFont"/>
    <w:link w:val="Heading1"/>
    <w:uiPriority w:val="9"/>
    <w:rsid w:val="005054F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E4FBA"/>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C7E821-74A7-4935-936B-1DC22F6DF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1263</Words>
  <Characters>7959</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os Tomic</dc:creator>
  <cp:keywords/>
  <dc:description/>
  <cp:lastModifiedBy>Milos Tomic</cp:lastModifiedBy>
  <cp:revision>310</cp:revision>
  <dcterms:created xsi:type="dcterms:W3CDTF">2018-10-19T12:02:00Z</dcterms:created>
  <dcterms:modified xsi:type="dcterms:W3CDTF">2018-10-2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94b38ad-e184-30b8-8356-4593e6150a6d</vt:lpwstr>
  </property>
</Properties>
</file>